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software on a PC. The processing unit displays for the user and allows him to analyz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HopeRF</w:t>
      </w:r>
      <w:r>
        <w:t xml:space="preserve"> is</w:t>
      </w:r>
      <w:r w:rsidR="0042208C">
        <w:t xml:space="preserve"> one of the best options for this use case.</w:t>
      </w:r>
      <w:r w:rsidR="00AC1992">
        <w:t xml:space="preserve"> It is available in 433 MHz and 868 </w:t>
      </w:r>
      <w:r w:rsidR="00541590">
        <w:t>MHz.</w:t>
      </w:r>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G</w:t>
      </w:r>
      <w:r>
        <w:rPr>
          <w:vertAlign w:val="subscript"/>
        </w:rPr>
        <w:t>antenna</w:t>
      </w:r>
      <w:r w:rsidR="00F77F66">
        <w:t xml:space="preserve"> = 0 dbi):</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G</w:t>
      </w:r>
      <w:r>
        <w:rPr>
          <w:vertAlign w:val="subscript"/>
        </w:rPr>
        <w:t>antenna</w:t>
      </w:r>
      <w:r>
        <w:t xml:space="preserve"> = 0 dbi):</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i</w:t>
      </w:r>
      <w:r>
        <w:t>P</w:t>
      </w:r>
      <w:r w:rsidRPr="00C20C5B">
        <w:t>erf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iPerf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iPerf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5E0B3457" w14:textId="53E7A24B" w:rsidR="00760C8A" w:rsidRDefault="00BA6685" w:rsidP="00760C8A">
      <w:pPr>
        <w:pStyle w:val="Titre1"/>
      </w:pPr>
      <w:r>
        <w:lastRenderedPageBreak/>
        <w:t>Hardware development</w:t>
      </w:r>
    </w:p>
    <w:p w14:paraId="1B2D1E17" w14:textId="65E6B06D"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5FADB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527E2B34"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 xml:space="preserve">The telemetry system needs to include a GNSS module. U-Blox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748E7F51"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w:t>
      </w:r>
      <w:r w:rsidR="00D71425">
        <w:t xml:space="preserve"> </w:t>
      </w:r>
      <w:r w:rsidR="005E2F47">
        <w:t>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BeiDou).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7777777" w:rsidR="00F5333A" w:rsidRDefault="00984E1D" w:rsidP="00984E1D">
      <w:pPr>
        <w:rPr>
          <w:noProof/>
        </w:rPr>
      </w:pPr>
      <w:r>
        <w:t>The jumper on the left side permits to isolate the module and links the UART port to a connector. This allows connecting the module directly to a computer and configuring the module with the U-Center software.</w:t>
      </w:r>
      <w:r w:rsidR="007F2300" w:rsidRPr="007F2300">
        <w:rPr>
          <w:noProof/>
        </w:rPr>
        <w:t xml:space="preserve"> </w:t>
      </w:r>
    </w:p>
    <w:p w14:paraId="33FD728C" w14:textId="5B71332B" w:rsidR="00F5333A" w:rsidRDefault="00F5333A" w:rsidP="00984E1D">
      <w:pPr>
        <w:rPr>
          <w:noProof/>
        </w:rPr>
      </w:pPr>
      <w:r w:rsidRPr="00F5333A">
        <w:rPr>
          <w:noProof/>
        </w:rPr>
        <w:t>Shorting SB7 permits generating a hardware reset. SB8 permits to enter in safeboot mode.</w:t>
      </w:r>
    </w:p>
    <w:p w14:paraId="7C1220D9" w14:textId="40C0B54C" w:rsidR="00984E1D" w:rsidRDefault="007F2300" w:rsidP="00984E1D">
      <w:pPr>
        <w:rPr>
          <w:noProof/>
        </w:rPr>
      </w:pPr>
      <w:r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6"/>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CAE6689" w14:textId="312D5D34" w:rsidR="00DD25E7" w:rsidRDefault="00DD25E7" w:rsidP="007F2300">
      <w:pPr>
        <w:pStyle w:val="Sous-titre2"/>
        <w:rPr>
          <w:rFonts w:eastAsiaTheme="minorHAnsi"/>
          <w:color w:val="auto"/>
          <w:spacing w:val="0"/>
          <w:sz w:val="22"/>
        </w:rPr>
      </w:pPr>
      <w:r w:rsidRPr="00DD25E7">
        <w:rPr>
          <w:rFonts w:eastAsiaTheme="minorHAnsi"/>
          <w:color w:val="auto"/>
          <w:spacing w:val="0"/>
          <w:sz w:val="22"/>
        </w:rPr>
        <w:t xml:space="preserve">As the car is noisy and harsh, the CAN must be protected against interference using EMC protections. To reduce noise, all CAN connections must be made with shielded twisted pair </w:t>
      </w:r>
      <w:r w:rsidRPr="00DD25E7">
        <w:rPr>
          <w:rFonts w:eastAsiaTheme="minorHAnsi"/>
          <w:color w:val="auto"/>
          <w:spacing w:val="0"/>
          <w:sz w:val="22"/>
        </w:rPr>
        <w:t>cables</w:t>
      </w:r>
      <w:r w:rsidRPr="00DD25E7">
        <w:rPr>
          <w:rFonts w:eastAsiaTheme="minorHAnsi"/>
          <w:color w:val="auto"/>
          <w:spacing w:val="0"/>
          <w:sz w:val="22"/>
        </w:rPr>
        <w:t xml:space="preserve"> in the car.</w:t>
      </w:r>
    </w:p>
    <w:p w14:paraId="7B453EC5" w14:textId="77777777" w:rsidR="00DD25E7" w:rsidRDefault="00DD25E7"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As for the GPS module, the CAN controller also works with 3.3 V signals and needs a level shifter to communicate with the nRF7002-DK.</w:t>
      </w:r>
      <w:r>
        <w:t xml:space="preserve">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27"/>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lastRenderedPageBreak/>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73561D8" w:rsidR="00DD25E7" w:rsidRDefault="00FE04EB" w:rsidP="00FE04EB">
      <w:r>
        <w:t>The last elements of EMC protection are the two TVS diodes. TVS (Transient Voltage Suppressor) diodes permit suppressing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0D4CF189" w14:textId="597F9EFF" w:rsidR="00480F26" w:rsidRDefault="00BA6BC1" w:rsidP="00FE04EB">
      <w:r w:rsidRPr="00BA6BC1">
        <w:t>The CAN Bus uses nine pins D-sub connectors (DE-9). There is two standard</w:t>
      </w:r>
      <w:r>
        <w:t>…..</w:t>
      </w:r>
    </w:p>
    <w:p w14:paraId="5EDE0614" w14:textId="77777777" w:rsidR="00FE04EB" w:rsidRDefault="00FE04EB" w:rsidP="00FE04EB"/>
    <w:p w14:paraId="72824FE1" w14:textId="245ECEAE" w:rsidR="00480F26" w:rsidRPr="00480F26" w:rsidRDefault="002B743C" w:rsidP="00480F26">
      <w:pPr>
        <w:pStyle w:val="Titre2"/>
      </w:pPr>
      <w:r>
        <w:t>SD card</w:t>
      </w:r>
    </w:p>
    <w:p w14:paraId="3211A8D7" w14:textId="6BD439D2"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DETECT) that detects when a micro-SD card is inserted.</w:t>
      </w:r>
    </w:p>
    <w:p w14:paraId="238DB25A" w14:textId="3478601C" w:rsidR="002B743C" w:rsidRDefault="00773CB7" w:rsidP="00773CB7">
      <w:pPr>
        <w:jc w:val="center"/>
      </w:pPr>
      <w:r w:rsidRPr="00773CB7">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28"/>
                    <a:stretch>
                      <a:fillRect/>
                    </a:stretch>
                  </pic:blipFill>
                  <pic:spPr>
                    <a:xfrm>
                      <a:off x="0" y="0"/>
                      <a:ext cx="4575608" cy="1510576"/>
                    </a:xfrm>
                    <a:prstGeom prst="rect">
                      <a:avLst/>
                    </a:prstGeom>
                  </pic:spPr>
                </pic:pic>
              </a:graphicData>
            </a:graphic>
          </wp:inline>
        </w:drawing>
      </w:r>
    </w:p>
    <w:p w14:paraId="79D2CF58" w14:textId="06C7856D" w:rsidR="002B743C" w:rsidRDefault="002B743C" w:rsidP="002B743C">
      <w:pPr>
        <w:pStyle w:val="Titre2"/>
      </w:pPr>
      <w:r>
        <w:t>Power supply</w:t>
      </w:r>
    </w:p>
    <w:p w14:paraId="753B9FE0" w14:textId="77777777" w:rsidR="002B743C" w:rsidRDefault="002B743C" w:rsidP="002B743C"/>
    <w:p w14:paraId="7787D95E" w14:textId="32383B59" w:rsidR="002B743C" w:rsidRDefault="002B743C" w:rsidP="002B743C">
      <w:pPr>
        <w:pStyle w:val="Titre2"/>
      </w:pPr>
      <w:r>
        <w:t>Level shifter</w:t>
      </w:r>
    </w:p>
    <w:p w14:paraId="172813AF" w14:textId="77777777" w:rsidR="002B743C" w:rsidRPr="002B743C" w:rsidRDefault="002B743C" w:rsidP="002B743C"/>
    <w:p w14:paraId="2F556E23" w14:textId="77777777" w:rsidR="002B743C" w:rsidRPr="002B743C" w:rsidRDefault="002B743C" w:rsidP="002B743C"/>
    <w:p w14:paraId="074B8328" w14:textId="77777777" w:rsidR="007F2300" w:rsidRDefault="007F2300" w:rsidP="00B84650"/>
    <w:p w14:paraId="6F5896FB" w14:textId="77777777" w:rsidR="007F2300" w:rsidRDefault="007F2300" w:rsidP="00B84650"/>
    <w:p w14:paraId="6B47CE8C" w14:textId="30228478" w:rsidR="007F2300" w:rsidRDefault="007F2300" w:rsidP="00B84650"/>
    <w:p w14:paraId="6C8EBA93" w14:textId="77777777" w:rsidR="009A6F95" w:rsidRDefault="009A6F95" w:rsidP="00B84650"/>
    <w:p w14:paraId="40D99C61" w14:textId="77777777" w:rsidR="00B9040B" w:rsidRDefault="00B9040B" w:rsidP="00961CF8"/>
    <w:p w14:paraId="7C2F3EC3" w14:textId="77777777" w:rsidR="00B9040B" w:rsidRDefault="00B9040B" w:rsidP="00961CF8"/>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106F63">
      <w:headerReference w:type="default" r:id="rId29"/>
      <w:footerReference w:type="default" r:id="rId30"/>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08782" w14:textId="77777777" w:rsidR="00284182" w:rsidRDefault="00284182" w:rsidP="002D599B">
      <w:pPr>
        <w:spacing w:after="0" w:line="240" w:lineRule="auto"/>
      </w:pPr>
      <w:r>
        <w:separator/>
      </w:r>
    </w:p>
  </w:endnote>
  <w:endnote w:type="continuationSeparator" w:id="0">
    <w:p w14:paraId="4C17AFE1" w14:textId="77777777" w:rsidR="00284182" w:rsidRDefault="00284182" w:rsidP="002D599B">
      <w:pPr>
        <w:spacing w:after="0" w:line="240" w:lineRule="auto"/>
      </w:pPr>
      <w:r>
        <w:continuationSeparator/>
      </w:r>
    </w:p>
  </w:endnote>
  <w:endnote w:type="continuationNotice" w:id="1">
    <w:p w14:paraId="329839D5" w14:textId="77777777" w:rsidR="00284182" w:rsidRDefault="00284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7ACBB" w14:textId="77777777" w:rsidR="00284182" w:rsidRDefault="00284182" w:rsidP="002D599B">
      <w:pPr>
        <w:spacing w:after="0" w:line="240" w:lineRule="auto"/>
      </w:pPr>
      <w:r>
        <w:separator/>
      </w:r>
    </w:p>
  </w:footnote>
  <w:footnote w:type="continuationSeparator" w:id="0">
    <w:p w14:paraId="28D1C496" w14:textId="77777777" w:rsidR="00284182" w:rsidRDefault="00284182" w:rsidP="002D599B">
      <w:pPr>
        <w:spacing w:after="0" w:line="240" w:lineRule="auto"/>
      </w:pPr>
      <w:r>
        <w:continuationSeparator/>
      </w:r>
    </w:p>
  </w:footnote>
  <w:footnote w:type="continuationNotice" w:id="1">
    <w:p w14:paraId="57F1230A" w14:textId="77777777" w:rsidR="00284182" w:rsidRDefault="002841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4C20"/>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_rapport.dotx</Template>
  <TotalTime>4163</TotalTime>
  <Pages>14</Pages>
  <Words>4275</Words>
  <Characters>23517</Characters>
  <Application>Microsoft Office Word</Application>
  <DocSecurity>0</DocSecurity>
  <Lines>195</Lines>
  <Paragraphs>55</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7737</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38</cp:revision>
  <cp:lastPrinted>2023-02-27T11:47:00Z</cp:lastPrinted>
  <dcterms:created xsi:type="dcterms:W3CDTF">2022-10-24T09:20:00Z</dcterms:created>
  <dcterms:modified xsi:type="dcterms:W3CDTF">2023-07-0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